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8E3DFA">
      <w:pPr>
        <w:spacing w:line="480" w:lineRule="auto"/>
        <w:ind w:firstLine="284"/>
        <w:rPr>
          <w:lang w:bidi="hi-IN"/>
        </w:rPr>
      </w:pPr>
      <w:r w:rsidRPr="0038310A">
        <w:rPr>
          <w:b/>
          <w:bCs/>
          <w:lang w:bidi="hi-IN"/>
        </w:rPr>
        <w:t>Counts</w:t>
      </w:r>
      <w:r>
        <w:rPr>
          <w:lang w:bidi="hi-IN"/>
        </w:rPr>
        <w:t xml:space="preserve">: </w:t>
      </w:r>
      <w:r w:rsidR="00347C94" w:rsidRPr="00347C94">
        <w:rPr>
          <w:lang w:bidi="hi-IN"/>
        </w:rPr>
        <w:t>2</w:t>
      </w:r>
      <w:r w:rsidR="008E3DFA">
        <w:rPr>
          <w:lang w:bidi="hi-IN"/>
        </w:rPr>
        <w:t>900</w:t>
      </w:r>
      <w:r w:rsidR="00347C94">
        <w:rPr>
          <w:lang w:bidi="hi-IN"/>
        </w:rPr>
        <w:t xml:space="preserve"> words, 4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2E0EB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2E0EB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Sniegowski et al. 1997; Taddei et al. 1997; Kessler and Levine 1998; Denamur and Matic 2006; Wielgoss et al. 2012)</w:t>
      </w:r>
      <w:r w:rsidR="00CA7DA9">
        <w:fldChar w:fldCharType="end"/>
      </w:r>
      <w:r>
        <w:t>.</w:t>
      </w:r>
      <w:r w:rsidR="0017087D">
        <w:t xml:space="preserve"> </w:t>
      </w:r>
      <w:r w:rsidR="00A725E6">
        <w:t xml:space="preserve">Leigh </w:t>
      </w:r>
      <w:r w:rsidR="00CA7DA9">
        <w:fldChar w:fldCharType="begin" w:fldLock="1"/>
      </w:r>
      <w:r w:rsidR="002E0EB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w:t>
      </w:r>
      <w:r w:rsidR="00A725E6">
        <w:lastRenderedPageBreak/>
        <w:t xml:space="preserve">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663378">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2E0EB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663378" w:rsidRPr="00663378">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2E0EB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2E0EB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2E0EB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2E0EB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 xml:space="preserve">modeled by </w:t>
      </w:r>
      <w:proofErr w:type="spellStart"/>
      <w:r>
        <w:t>Agrawal</w:t>
      </w:r>
      <w:proofErr w:type="spellEnd"/>
      <w:r>
        <w:t xml:space="preserve"> and later</w:t>
      </w:r>
      <w:r w:rsidR="00033028">
        <w:t xml:space="preserve"> by</w:t>
      </w:r>
      <w:r>
        <w:t xml:space="preserve"> Shaw and Baer</w:t>
      </w:r>
      <w:r w:rsidR="001307C7">
        <w:t xml:space="preserve"> </w:t>
      </w:r>
      <w:r w:rsidR="00CA7DA9">
        <w:fldChar w:fldCharType="begin" w:fldLock="1"/>
      </w:r>
      <w:r w:rsidR="002E0EB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2E0EB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w:t>
      </w:r>
      <w:r w:rsidR="0033327A">
        <w:rPr>
          <w:lang w:bidi="hi-IN"/>
        </w:rPr>
        <w:lastRenderedPageBreak/>
        <w:t xml:space="preserve">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8F5983">
        <w:rPr>
          <w:lang w:bidi="hi-IN"/>
        </w:rPr>
        <w:t>=</w:t>
      </w:r>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r>
        <w:rPr>
          <w:i/>
          <w:iCs/>
        </w:rPr>
        <w:t>a</w:t>
      </w:r>
      <w:r>
        <w:t xml:space="preserve"> to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lastRenderedPageBreak/>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2E0EB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w:t>
      </w:r>
      <w:r w:rsidR="0002786D" w:rsidRPr="00183F36">
        <w:lastRenderedPageBreak/>
        <w:t xml:space="preserve">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7F4B1F"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2A0DCC">
      <w:pPr>
        <w:spacing w:line="480" w:lineRule="auto"/>
      </w:pPr>
      <w:r>
        <w:t xml:space="preserve">The right-hand side of </w:t>
      </w:r>
      <w:proofErr w:type="spellStart"/>
      <w:r>
        <w:t>Eqs</w:t>
      </w:r>
      <w:proofErr w:type="spell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2A0DCC">
        <w:instrText xml:space="preserve"> \* MERGEFORMAT </w:instrText>
      </w:r>
      <w:r w:rsidR="000F7D03">
        <w:fldChar w:fldCharType="separate"/>
      </w:r>
      <w:r w:rsidR="000F7D03">
        <w:t>Appendix 1</w:t>
      </w:r>
      <w:r w:rsidR="000F7D03">
        <w:fldChar w:fldCharType="end"/>
      </w:r>
      <w:r w:rsidR="00AC2BE1">
        <w:t>)</w:t>
      </w:r>
      <w:r>
        <w:t>.</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2A0DCC">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2A0DCC">
        <w:instrText xml:space="preserve"> \* MERGEFORMAT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2E0EB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t>Adaptation rate</w:t>
      </w:r>
      <w:bookmarkEnd w:id="4"/>
    </w:p>
    <w:p w:rsidR="00B82D73" w:rsidRPr="00D516F5" w:rsidRDefault="00B82D73" w:rsidP="002A0DCC">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2A0DCC">
        <w:instrText xml:space="preserve"> \* MERGEFORMAT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w:t>
      </w:r>
      <w:r>
        <w:lastRenderedPageBreak/>
        <w:t xml:space="preserve">are enough to get the average number of deleterious mutations per individual to 99.3% of </w:t>
      </w:r>
      <w:r w:rsidR="00CA58CA">
        <w:t>its</w:t>
      </w:r>
      <w:r>
        <w:t xml:space="preserve"> MSB value </w:t>
      </w:r>
      <w:r>
        <w:fldChar w:fldCharType="begin" w:fldLock="1"/>
      </w:r>
      <w:r w:rsidR="002E0EB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r w:rsidR="00CD4474" w:rsidRPr="00CD4474">
        <w:rPr>
          <w:i/>
          <w:iCs/>
        </w:rPr>
        <w:t>f(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7F4B1F"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7F4B1F"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r w:rsidR="007F4B1F">
              <w:fldChar w:fldCharType="begin"/>
            </w:r>
            <w:r w:rsidR="007F4B1F">
              <w:instrText xml:space="preserve"> SEQ Equation </w:instrText>
            </w:r>
            <w:r w:rsidR="007F4B1F">
              <w:fldChar w:fldCharType="separate"/>
            </w:r>
            <w:r w:rsidR="00CA58CA">
              <w:rPr>
                <w:noProof/>
              </w:rPr>
              <w:t>6</w:t>
            </w:r>
            <w:r w:rsidR="007F4B1F">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7F4B1F"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6"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6"/>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r w:rsidR="005A2F68" w:rsidRPr="00AB0448">
        <w:rPr>
          <w:i/>
          <w:iCs/>
        </w:rPr>
        <w:t>τ</w:t>
      </w:r>
      <w:r w:rsidR="005A2F68">
        <w:rPr>
          <w:i/>
          <w:iCs/>
        </w:rPr>
        <w:t>U</w:t>
      </w:r>
      <w:proofErr w:type="spell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963766">
      <w:pPr>
        <w:spacing w:line="480" w:lineRule="auto"/>
        <w:rPr>
          <w:rFonts w:eastAsiaTheme="minorEastAsia"/>
          <w:lang w:bidi="hi-IN"/>
        </w:rPr>
      </w:pPr>
      <w:r>
        <w:rPr>
          <w:rFonts w:eastAsiaTheme="minorEastAsia"/>
          <w:lang w:bidi="hi-IN"/>
        </w:rPr>
        <w:lastRenderedPageBreak/>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w:t>
      </w:r>
      <w:r w:rsidR="00072D95">
        <w:fldChar w:fldCharType="end"/>
      </w:r>
      <w:r w:rsidR="00963766">
        <w:t>1</w:t>
      </w:r>
      <w:r w:rsidR="00320207" w:rsidRPr="00320207">
        <w:t>).</w:t>
      </w:r>
      <w:r w:rsidR="001C5D6C">
        <w:t xml:space="preserve"> See below for a different scenario in which SIM increases the fixation probability.</w:t>
      </w:r>
      <w:r w:rsidR="005A2F68">
        <w:t xml:space="preserve"> </w:t>
      </w:r>
    </w:p>
    <w:p w:rsidR="006D5802" w:rsidRDefault="00B82D73" w:rsidP="00963766">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that individuals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2E0EB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lang w:bidi="hi-IN"/>
        </w:rPr>
        <w:fldChar w:fldCharType="end"/>
      </w:r>
      <w:r w:rsidR="00963766">
        <w:rPr>
          <w:lang w:bidi="hi-IN"/>
        </w:rPr>
        <w:t>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2A0DC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w:t>
      </w:r>
      <w:r w:rsidRPr="003757EA">
        <w:rPr>
          <w:lang w:bidi="hi-IN"/>
        </w:rPr>
        <w:lastRenderedPageBreak/>
        <w:t xml:space="preserve">(see </w:t>
      </w:r>
      <w:r w:rsidR="00C32D39" w:rsidRPr="003757EA">
        <w:rPr>
          <w:lang w:bidi="hi-IN"/>
        </w:rPr>
        <w:fldChar w:fldCharType="begin"/>
      </w:r>
      <w:r w:rsidR="00C32D39" w:rsidRPr="003757EA">
        <w:rPr>
          <w:lang w:bidi="hi-IN"/>
        </w:rPr>
        <w:instrText xml:space="preserve"> REF _Ref363979903 \h  \* MERGEFORMAT </w:instrText>
      </w:r>
      <w:r w:rsidR="00C32D39" w:rsidRPr="003757EA">
        <w:rPr>
          <w:lang w:bidi="hi-IN"/>
        </w:rPr>
      </w:r>
      <w:r w:rsidR="00C32D39" w:rsidRPr="003757EA">
        <w:rPr>
          <w:lang w:bidi="hi-IN"/>
        </w:rPr>
        <w:fldChar w:fldCharType="separate"/>
      </w:r>
      <w:r w:rsidR="00C32D39" w:rsidRPr="003757EA">
        <w:t xml:space="preserve">Figure </w:t>
      </w:r>
      <w:r w:rsidR="00C32D39" w:rsidRPr="003757EA">
        <w:rPr>
          <w:noProof/>
        </w:rPr>
        <w:t>3</w:t>
      </w:r>
      <w:r w:rsidR="00C32D39" w:rsidRPr="003757EA">
        <w:rPr>
          <w:lang w:bidi="hi-IN"/>
        </w:rPr>
        <w:fldChar w:fldCharType="end"/>
      </w:r>
      <w:r w:rsidR="00A40A47" w:rsidRPr="003757EA">
        <w:rPr>
          <w:lang w:bidi="hi-IN"/>
        </w:rPr>
        <w:fldChar w:fldCharType="begin"/>
      </w:r>
      <w:r w:rsidR="00A40A47" w:rsidRPr="003757EA">
        <w:rPr>
          <w:lang w:bidi="hi-IN"/>
        </w:rPr>
        <w:instrText xml:space="preserve"> REF _Ref363979903 \h  \* MERGEFORMAT </w:instrText>
      </w:r>
      <w:r w:rsidR="00A40A47" w:rsidRPr="003757EA">
        <w:rPr>
          <w:lang w:bidi="hi-IN"/>
        </w:rPr>
      </w:r>
      <w:r w:rsidR="00A40A47" w:rsidRPr="003757EA">
        <w:rPr>
          <w:lang w:bidi="hi-IN"/>
        </w:rPr>
        <w:fldChar w:fldCharType="end"/>
      </w:r>
      <w:r w:rsidR="00C32D39" w:rsidRPr="003757EA">
        <w:rPr>
          <w:lang w:bidi="hi-IN"/>
        </w:rPr>
        <w:t xml:space="preserve"> </w:t>
      </w:r>
      <w:r w:rsidRPr="003757EA">
        <w:rPr>
          <w:lang w:bidi="hi-IN"/>
        </w:rPr>
        <w:t xml:space="preserve">a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w:t>
      </w:r>
      <w:r w:rsidR="002C54C0">
        <w:lastRenderedPageBreak/>
        <w:t xml:space="preserve">evolution of drug resistance in bacteria and yeast </w:t>
      </w:r>
      <w:r w:rsidR="002C54C0">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2A0DCC">
      <w:pPr>
        <w:spacing w:line="480" w:lineRule="auto"/>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2A0DCC">
        <w:instrText xml:space="preserve"> \* MERGEFORMAT </w:instrText>
      </w:r>
      <w:r w:rsidR="000F7D03">
        <w:fldChar w:fldCharType="separate"/>
      </w:r>
      <w:r w:rsidR="000F7D03">
        <w:t>Appendix 3</w:t>
      </w:r>
      <w:r w:rsidR="000F7D03">
        <w:fldChar w:fldCharType="end"/>
      </w:r>
      <w:r w:rsidR="00CA7DA9">
        <w:fldChar w:fldCharType="begin"/>
      </w:r>
      <w:r>
        <w:instrText xml:space="preserve"> REF _Ref360534049 \h </w:instrText>
      </w:r>
      <w:r w:rsidR="002A0DCC">
        <w:instrText xml:space="preserve"> \* MERGEFORMAT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7F4B1F"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7"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7"/>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7F4B1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8"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8"/>
          </w:p>
        </w:tc>
      </w:tr>
    </w:tbl>
    <w:p w:rsidR="00B32510" w:rsidRDefault="00042973" w:rsidP="00963766">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r w:rsidR="00B32510" w:rsidRPr="00175D8E">
        <w:rPr>
          <w:rFonts w:eastAsiaTheme="minorEastAsia"/>
          <w:lang w:bidi="hi-IN"/>
        </w:rPr>
        <w:t>/</w:t>
      </w:r>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072D95">
        <w:fldChar w:fldCharType="end"/>
      </w:r>
      <w:r w:rsidR="00963766">
        <w:rPr>
          <w:rFonts w:eastAsiaTheme="minorEastAsia"/>
          <w:lang w:bidi="hi-IN"/>
        </w:rPr>
        <w:t>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E0EB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lastRenderedPageBreak/>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663378">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E0EB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2E0EB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w:t>
      </w:r>
      <w:r w:rsidR="00B37F95">
        <w:rPr>
          <w:lang w:bidi="hi-IN"/>
        </w:rPr>
        <w:lastRenderedPageBreak/>
        <w:t xml:space="preserve">hypothesis" </w:t>
      </w:r>
      <w:r w:rsidR="00CA7DA9">
        <w:rPr>
          <w:lang w:bidi="hi-IN"/>
        </w:rPr>
        <w:fldChar w:fldCharType="begin" w:fldLock="1"/>
      </w:r>
      <w:r w:rsidR="002E0EB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B37F95">
        <w:rPr>
          <w:lang w:bidi="hi-IN"/>
        </w:rPr>
        <w:t>.</w:t>
      </w:r>
    </w:p>
    <w:p w:rsidR="00DF6C0E" w:rsidRDefault="00B37F95" w:rsidP="00663378">
      <w:pPr>
        <w:spacing w:line="480" w:lineRule="auto"/>
      </w:pPr>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2E0EB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2E0EB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E0EB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E0EB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2E0EB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lastRenderedPageBreak/>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E0EB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A0028F">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 and Uri </w:t>
      </w:r>
      <w:proofErr w:type="spellStart"/>
      <w:r w:rsidR="00B25D55" w:rsidRPr="00EF44A6">
        <w:t>Obolski</w:t>
      </w:r>
      <w:proofErr w:type="spellEnd"/>
      <w:r w:rsidR="00B25D55" w:rsidRPr="00EF44A6">
        <w:t xml:space="preserve"> for help with statistical analysis. 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bookmarkStart w:id="9" w:name="_GoBack"/>
    <w:p w:rsidR="002E0EBF" w:rsidRPr="002E0EBF" w:rsidRDefault="007F0A97" w:rsidP="00475C27">
      <w:pPr>
        <w:divId w:val="1179462879"/>
        <w:rPr>
          <w:noProof/>
        </w:rPr>
      </w:pPr>
      <w:r>
        <w:fldChar w:fldCharType="begin" w:fldLock="1"/>
      </w:r>
      <w:r>
        <w:instrText xml:space="preserve">ADDIN Mendeley Bibliography CSL_BIBLIOGRAPHY </w:instrText>
      </w:r>
      <w:r>
        <w:fldChar w:fldCharType="separate"/>
      </w:r>
      <w:r w:rsidR="002E0EBF" w:rsidRPr="002E0EBF">
        <w:rPr>
          <w:noProof/>
        </w:rPr>
        <w:t>Agrawal, A. F. 2002. Genetic loads under fitness-dependent mutation rates. J. Evol. Biol. 15:1004–1010. Wiley Online Library.</w:t>
      </w:r>
    </w:p>
    <w:p w:rsidR="002E0EBF" w:rsidRPr="002E0EBF" w:rsidRDefault="002E0EBF" w:rsidP="00475C27">
      <w:pPr>
        <w:divId w:val="1179462879"/>
        <w:rPr>
          <w:noProof/>
        </w:rPr>
      </w:pPr>
      <w:r w:rsidRPr="002E0EBF">
        <w:rPr>
          <w:noProof/>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2E0EBF" w:rsidRPr="002E0EBF" w:rsidRDefault="002E0EBF" w:rsidP="00475C27">
      <w:pPr>
        <w:divId w:val="1179462879"/>
        <w:rPr>
          <w:noProof/>
        </w:rPr>
      </w:pPr>
      <w:r w:rsidRPr="002E0EBF">
        <w:rPr>
          <w:noProof/>
        </w:rPr>
        <w:t>Berg, O. G. 1996. Selection intensity for codon bias and the effective population size of Escherichia coli. Genetics 142:1379–82.</w:t>
      </w:r>
    </w:p>
    <w:p w:rsidR="002E0EBF" w:rsidRPr="002E0EBF" w:rsidRDefault="002E0EBF" w:rsidP="00475C27">
      <w:pPr>
        <w:divId w:val="1179462879"/>
        <w:rPr>
          <w:noProof/>
        </w:rPr>
      </w:pPr>
      <w:r w:rsidRPr="002E0EBF">
        <w:rPr>
          <w:noProof/>
        </w:rPr>
        <w:lastRenderedPageBreak/>
        <w:t>Bjedov, I., O. Tenaillon, B. Gérard, V. Souza, E. Denamur, M. Radman, F. Taddei, and I. Matic. 2003. Stress-induced mutagenesis in bacteria. Science (80-. ). 300:1404–9.</w:t>
      </w:r>
    </w:p>
    <w:p w:rsidR="002E0EBF" w:rsidRPr="002E0EBF" w:rsidRDefault="002E0EBF" w:rsidP="00475C27">
      <w:pPr>
        <w:divId w:val="1179462879"/>
        <w:rPr>
          <w:noProof/>
        </w:rPr>
      </w:pPr>
      <w:r w:rsidRPr="002E0EBF">
        <w:rPr>
          <w:noProof/>
        </w:rPr>
        <w:t>Cairns, J., J. Overbaugh, and S. Miller. 1988. The origin of mutants. Nature 335:142–5.</w:t>
      </w:r>
    </w:p>
    <w:p w:rsidR="002E0EBF" w:rsidRPr="002E0EBF" w:rsidRDefault="002E0EBF" w:rsidP="00475C27">
      <w:pPr>
        <w:divId w:val="1179462879"/>
        <w:rPr>
          <w:noProof/>
        </w:rPr>
      </w:pPr>
      <w:r w:rsidRPr="002E0EBF">
        <w:rPr>
          <w:noProof/>
        </w:rPr>
        <w:t>Cirz, R. T., and F. E. Romesberg. 2007. Controlling mutation: intervening in evolution as a therapeutic strategy. Crit. Rev. Biochem. Mol. Biol. 42:341–54.</w:t>
      </w:r>
    </w:p>
    <w:p w:rsidR="002E0EBF" w:rsidRPr="002E0EBF" w:rsidRDefault="002E0EBF" w:rsidP="00475C27">
      <w:pPr>
        <w:divId w:val="1179462879"/>
        <w:rPr>
          <w:noProof/>
        </w:rPr>
      </w:pPr>
      <w:r w:rsidRPr="002E0EBF">
        <w:rPr>
          <w:noProof/>
        </w:rPr>
        <w:t>Coyne, J. A., N. H. Barton, and M. Turelli. 2000. Is Wright’s shifting balance process important in evolution? Evolution (N. Y). 54:306–317.</w:t>
      </w:r>
    </w:p>
    <w:p w:rsidR="002E0EBF" w:rsidRPr="002E0EBF" w:rsidRDefault="002E0EBF" w:rsidP="00475C27">
      <w:pPr>
        <w:divId w:val="1179462879"/>
        <w:rPr>
          <w:noProof/>
        </w:rPr>
      </w:pPr>
      <w:r w:rsidRPr="002E0EBF">
        <w:rPr>
          <w:noProof/>
        </w:rPr>
        <w:t>Crow, J. F., W. R. Engels, and C. Denniston. 1990. Phase Three of Wright’s Shifting-Balance Theory. Evolution (N. Y). 44:233.</w:t>
      </w:r>
    </w:p>
    <w:p w:rsidR="002E0EBF" w:rsidRPr="002E0EBF" w:rsidRDefault="002E0EBF" w:rsidP="00475C27">
      <w:pPr>
        <w:divId w:val="1179462879"/>
        <w:rPr>
          <w:noProof/>
        </w:rPr>
      </w:pPr>
      <w:r w:rsidRPr="002E0EBF">
        <w:rPr>
          <w:noProof/>
        </w:rPr>
        <w:t>Dawson, K. J. 1998. Evolutionarily stable mutation rates. J. Theor. Biol. 194:143–57.</w:t>
      </w:r>
    </w:p>
    <w:p w:rsidR="002E0EBF" w:rsidRPr="002E0EBF" w:rsidRDefault="002E0EBF" w:rsidP="00475C27">
      <w:pPr>
        <w:divId w:val="1179462879"/>
        <w:rPr>
          <w:noProof/>
        </w:rPr>
      </w:pPr>
      <w:r w:rsidRPr="002E0EBF">
        <w:rPr>
          <w:noProof/>
        </w:rPr>
        <w:t>Debora, B. N., L. E. Vidales, R. Ramírez, M. Ramírez, E. A. Robleto, R. E. Yasbin, and M. Pedraza-Reyes. 2010. Mismatch Repair Modulation of MutY Activity Drives Bacillus subtilis Stationary-Phase Mutagenesis. J. Bacteriol. 193:236–45.</w:t>
      </w:r>
    </w:p>
    <w:p w:rsidR="002E0EBF" w:rsidRPr="002E0EBF" w:rsidRDefault="002E0EBF" w:rsidP="00475C27">
      <w:pPr>
        <w:divId w:val="1179462879"/>
        <w:rPr>
          <w:noProof/>
        </w:rPr>
      </w:pPr>
      <w:r w:rsidRPr="002E0EBF">
        <w:rPr>
          <w:noProof/>
        </w:rPr>
        <w:t>Denamur, E., and I. Matic. 2006. Evolution of mutation rates in bacteria. Mol. Microbiol. 60:820–7.</w:t>
      </w:r>
    </w:p>
    <w:p w:rsidR="002E0EBF" w:rsidRPr="002E0EBF" w:rsidRDefault="002E0EBF" w:rsidP="00475C27">
      <w:pPr>
        <w:divId w:val="1179462879"/>
        <w:rPr>
          <w:noProof/>
        </w:rPr>
      </w:pPr>
      <w:r w:rsidRPr="002E0EBF">
        <w:rPr>
          <w:noProof/>
        </w:rPr>
        <w:t>Drake, J. W., B. Charlesworth, D. Charlesworth, and J. F. Crow. 1998. Rates of spontaneous mutation. Genetics 148:1667–86. Genetics Soc America.</w:t>
      </w:r>
    </w:p>
    <w:p w:rsidR="002E0EBF" w:rsidRPr="002E0EBF" w:rsidRDefault="002E0EBF" w:rsidP="00475C27">
      <w:pPr>
        <w:divId w:val="1179462879"/>
        <w:rPr>
          <w:noProof/>
        </w:rPr>
      </w:pPr>
      <w:r w:rsidRPr="002E0EBF">
        <w:rPr>
          <w:noProof/>
        </w:rPr>
        <w:t>Eshel, I. 1981. On the survival probability of a slightly advantageous mutant gene with a general distribution of progeny size - a branching process model. J. Math. Biol. 12:355–362.</w:t>
      </w:r>
    </w:p>
    <w:p w:rsidR="002E0EBF" w:rsidRPr="002E0EBF" w:rsidRDefault="002E0EBF" w:rsidP="00475C27">
      <w:pPr>
        <w:divId w:val="1179462879"/>
        <w:rPr>
          <w:noProof/>
        </w:rPr>
      </w:pPr>
      <w:r w:rsidRPr="002E0EBF">
        <w:rPr>
          <w:noProof/>
        </w:rPr>
        <w:t>Fisher, R. A. 1930. The Genetical Theory of Natural Selection. Clarendon Press, Oxford.</w:t>
      </w:r>
    </w:p>
    <w:p w:rsidR="002E0EBF" w:rsidRPr="002E0EBF" w:rsidRDefault="002E0EBF" w:rsidP="00475C27">
      <w:pPr>
        <w:divId w:val="1179462879"/>
        <w:rPr>
          <w:noProof/>
        </w:rPr>
      </w:pPr>
      <w:r w:rsidRPr="002E0EBF">
        <w:rPr>
          <w:noProof/>
        </w:rPr>
        <w:t>Galhardo, R. S., P. J. Hastings, and S. M. Rosenberg. 2007. Mutation as a stress response and the regulation of evolvability. Crit. Rev. Biochem. Mol. Biol. 42:399–435.</w:t>
      </w:r>
    </w:p>
    <w:p w:rsidR="002E0EBF" w:rsidRPr="002E0EBF" w:rsidRDefault="002E0EBF" w:rsidP="00475C27">
      <w:pPr>
        <w:divId w:val="1179462879"/>
        <w:rPr>
          <w:noProof/>
        </w:rPr>
      </w:pPr>
      <w:r w:rsidRPr="002E0EBF">
        <w:rPr>
          <w:noProof/>
        </w:rPr>
        <w:t>Gavrilets, S. 1996. On phase three of the shifting-balance theory. Evolution (N. Y). 50:1034–1041. JSTOR.</w:t>
      </w:r>
    </w:p>
    <w:p w:rsidR="002E0EBF" w:rsidRPr="002E0EBF" w:rsidRDefault="002E0EBF" w:rsidP="00475C27">
      <w:pPr>
        <w:divId w:val="1179462879"/>
        <w:rPr>
          <w:noProof/>
        </w:rPr>
      </w:pPr>
      <w:r w:rsidRPr="002E0EBF">
        <w:rPr>
          <w:noProof/>
        </w:rPr>
        <w:t>Gordo, I., and F. Dionisio. 2005. Nonequilibrium model for estimating parameters of deleterious mutations. Phys. Rev. E 71:18–21.</w:t>
      </w:r>
    </w:p>
    <w:p w:rsidR="002E0EBF" w:rsidRPr="002E0EBF" w:rsidRDefault="002E0EBF" w:rsidP="00475C27">
      <w:pPr>
        <w:divId w:val="1179462879"/>
        <w:rPr>
          <w:noProof/>
        </w:rPr>
      </w:pPr>
      <w:r w:rsidRPr="002E0EBF">
        <w:rPr>
          <w:noProof/>
        </w:rPr>
        <w:t>Gordo, I., L. Perfeito, and A. Sousa. 2011. Fitness effects of mutations in bacteria. J. Mol. Microbiol. Biotechnol. 21:20–35.</w:t>
      </w:r>
    </w:p>
    <w:p w:rsidR="002E0EBF" w:rsidRPr="002E0EBF" w:rsidRDefault="002E0EBF" w:rsidP="00475C27">
      <w:pPr>
        <w:divId w:val="1179462879"/>
        <w:rPr>
          <w:noProof/>
        </w:rPr>
      </w:pPr>
      <w:r w:rsidRPr="002E0EBF">
        <w:rPr>
          <w:noProof/>
        </w:rPr>
        <w:t>Hadany, L. 2003. Adaptive peak shifts in a heterogenous environment. Theor. Popul. Biol. 63:41–51.</w:t>
      </w:r>
    </w:p>
    <w:p w:rsidR="002E0EBF" w:rsidRPr="002E0EBF" w:rsidRDefault="002E0EBF" w:rsidP="00475C27">
      <w:pPr>
        <w:divId w:val="1179462879"/>
        <w:rPr>
          <w:noProof/>
        </w:rPr>
      </w:pPr>
      <w:r w:rsidRPr="002E0EBF">
        <w:rPr>
          <w:noProof/>
        </w:rPr>
        <w:lastRenderedPageBreak/>
        <w:t>Hadany, L., and T. Beker. 2003. Fitness-associated recombination on rugged adaptive landscapes. J. Evol. Biol. 16:862–870.</w:t>
      </w:r>
    </w:p>
    <w:p w:rsidR="002E0EBF" w:rsidRPr="002E0EBF" w:rsidRDefault="002E0EBF" w:rsidP="00475C27">
      <w:pPr>
        <w:divId w:val="1179462879"/>
        <w:rPr>
          <w:noProof/>
        </w:rPr>
      </w:pPr>
      <w:r w:rsidRPr="002E0EBF">
        <w:rPr>
          <w:noProof/>
        </w:rPr>
        <w:t>Haigh, J. 1978. The accumulation of deleterious genes in a population - Muller’s Ratchet. Theor. Popul. Biol. 14:251–267.</w:t>
      </w:r>
    </w:p>
    <w:p w:rsidR="002E0EBF" w:rsidRPr="002E0EBF" w:rsidRDefault="002E0EBF" w:rsidP="00475C27">
      <w:pPr>
        <w:divId w:val="1179462879"/>
        <w:rPr>
          <w:noProof/>
        </w:rPr>
      </w:pPr>
      <w:r w:rsidRPr="002E0EBF">
        <w:rPr>
          <w:noProof/>
        </w:rPr>
        <w:t>Hall, L. M. C., and S. K. Henderson-Begg. 2006. Hypermutable bacteria isolated from humans--a critical analysis. Microbiology 152:2505–14.</w:t>
      </w:r>
    </w:p>
    <w:p w:rsidR="002E0EBF" w:rsidRPr="002E0EBF" w:rsidRDefault="002E0EBF" w:rsidP="00475C27">
      <w:pPr>
        <w:divId w:val="1179462879"/>
        <w:rPr>
          <w:noProof/>
        </w:rPr>
      </w:pPr>
      <w:r w:rsidRPr="002E0EBF">
        <w:rPr>
          <w:noProof/>
        </w:rPr>
        <w:t>Hartfield, M., and S. P. Otto. 2011. Recombination and hitchhiking of deleterious alleles. Evolution 65:2421–34.</w:t>
      </w:r>
    </w:p>
    <w:p w:rsidR="002E0EBF" w:rsidRPr="002E0EBF" w:rsidRDefault="002E0EBF" w:rsidP="00475C27">
      <w:pPr>
        <w:divId w:val="1179462879"/>
        <w:rPr>
          <w:noProof/>
        </w:rPr>
      </w:pPr>
      <w:r w:rsidRPr="002E0EBF">
        <w:rPr>
          <w:noProof/>
        </w:rPr>
        <w:t>Kessler, D., and H. Levine. 1998. Mutator Dynamics on a Smooth Evolutionary Landscape. Phys. Rev. Lett. 80:2012–2015.</w:t>
      </w:r>
    </w:p>
    <w:p w:rsidR="002E0EBF" w:rsidRPr="002E0EBF" w:rsidRDefault="002E0EBF" w:rsidP="00475C27">
      <w:pPr>
        <w:divId w:val="1179462879"/>
        <w:rPr>
          <w:noProof/>
        </w:rPr>
      </w:pPr>
      <w:r w:rsidRPr="002E0EBF">
        <w:rPr>
          <w:noProof/>
        </w:rPr>
        <w:t>Kibota, T. T., and M. Lynch. 1996. Estimate of the genomic mutation rate deleterious to overall fitness in E. coli. Nature 381:694–6.</w:t>
      </w:r>
    </w:p>
    <w:p w:rsidR="002E0EBF" w:rsidRPr="002E0EBF" w:rsidRDefault="002E0EBF" w:rsidP="00475C27">
      <w:pPr>
        <w:divId w:val="1179462879"/>
        <w:rPr>
          <w:noProof/>
        </w:rPr>
      </w:pPr>
      <w:r w:rsidRPr="002E0EBF">
        <w:rPr>
          <w:noProof/>
        </w:rPr>
        <w:t>Leigh, E. G. J. 1970. Natural Selection and Mutability. Am. Nat. 104:301–305.</w:t>
      </w:r>
    </w:p>
    <w:p w:rsidR="002E0EBF" w:rsidRPr="002E0EBF" w:rsidRDefault="002E0EBF" w:rsidP="00475C27">
      <w:pPr>
        <w:divId w:val="1179462879"/>
        <w:rPr>
          <w:noProof/>
        </w:rPr>
      </w:pPr>
      <w:r w:rsidRPr="002E0EBF">
        <w:rPr>
          <w:noProof/>
        </w:rPr>
        <w:t>MacLean, R. C., C. Torres-Barceló, and R. Moxon. 2013. Evaluating evolutionary models of stress-induced mutagenesis in bacteria. Nat. Rev. Genet. 14:221–7. Nature Publishing Group.</w:t>
      </w:r>
    </w:p>
    <w:p w:rsidR="002E0EBF" w:rsidRPr="002E0EBF" w:rsidRDefault="002E0EBF" w:rsidP="00475C27">
      <w:pPr>
        <w:divId w:val="1179462879"/>
        <w:rPr>
          <w:noProof/>
        </w:rPr>
      </w:pPr>
      <w:r w:rsidRPr="002E0EBF">
        <w:rPr>
          <w:noProof/>
        </w:rPr>
        <w:t>Moore, F. B.-G., and S. J. Tonsor. 1994. A Simulation of Wright’s Shifting-Balance Process: Migration and the Three Phases. Evolution (N. Y). 48:69.</w:t>
      </w:r>
    </w:p>
    <w:p w:rsidR="002E0EBF" w:rsidRPr="002E0EBF" w:rsidRDefault="002E0EBF" w:rsidP="00475C27">
      <w:pPr>
        <w:divId w:val="1179462879"/>
        <w:rPr>
          <w:noProof/>
        </w:rPr>
      </w:pPr>
      <w:r w:rsidRPr="002E0EBF">
        <w:rPr>
          <w:noProof/>
        </w:rPr>
        <w:t>Obolski, U., and L. Hadany. 2012. Implications of stress-induced genetic variation for minimizing multidrug resistance in bacteria. BMC Med. 10:1–30.</w:t>
      </w:r>
    </w:p>
    <w:p w:rsidR="002E0EBF" w:rsidRPr="002E0EBF" w:rsidRDefault="002E0EBF" w:rsidP="00475C27">
      <w:pPr>
        <w:divId w:val="1179462879"/>
        <w:rPr>
          <w:noProof/>
        </w:rPr>
      </w:pPr>
      <w:r w:rsidRPr="002E0EBF">
        <w:rPr>
          <w:noProof/>
        </w:rPr>
        <w:t>Peck, S. L., S. P. Ellner, and F. Gould. 2000. Varying migration and deme size and the feasibility of the shifting balance. Evolution 54:324–7.</w:t>
      </w:r>
    </w:p>
    <w:p w:rsidR="002E0EBF" w:rsidRPr="002E0EBF" w:rsidRDefault="002E0EBF" w:rsidP="00475C27">
      <w:pPr>
        <w:divId w:val="1179462879"/>
        <w:rPr>
          <w:noProof/>
        </w:rPr>
      </w:pPr>
      <w:r w:rsidRPr="002E0EBF">
        <w:rPr>
          <w:noProof/>
        </w:rPr>
        <w:t>Ponder, R. G., N. C. Fonville, and S. M. Rosenberg. 2005. A switch from high-fidelity to error-prone DNA double-strand break repair underlies stress-induced mutation. Mol. Cell 19:791–804.</w:t>
      </w:r>
    </w:p>
    <w:p w:rsidR="002E0EBF" w:rsidRPr="002E0EBF" w:rsidRDefault="002E0EBF" w:rsidP="00475C27">
      <w:pPr>
        <w:divId w:val="1179462879"/>
        <w:rPr>
          <w:noProof/>
        </w:rPr>
      </w:pPr>
      <w:r w:rsidRPr="002E0EBF">
        <w:rPr>
          <w:noProof/>
        </w:rPr>
        <w:t>Pupo, G. M., and B. J. Richardson. 1995. Biochemical genetics of a natural population of Escherichia coli: seasonal changes in alleles and haplotypes. Microbiology 141:1037–44.</w:t>
      </w:r>
    </w:p>
    <w:p w:rsidR="002E0EBF" w:rsidRPr="002E0EBF" w:rsidRDefault="002E0EBF" w:rsidP="00475C27">
      <w:pPr>
        <w:divId w:val="1179462879"/>
        <w:rPr>
          <w:noProof/>
        </w:rPr>
      </w:pPr>
      <w:r w:rsidRPr="002E0EBF">
        <w:rPr>
          <w:noProof/>
        </w:rPr>
        <w:t>Ram, Y., and L. Hadany. 2012. The evolution of stress-induced hypermutation in asexual populations. Evolution (N. Y). 66:2315–28.</w:t>
      </w:r>
    </w:p>
    <w:p w:rsidR="002E0EBF" w:rsidRPr="002E0EBF" w:rsidRDefault="002E0EBF" w:rsidP="00475C27">
      <w:pPr>
        <w:divId w:val="1179462879"/>
        <w:rPr>
          <w:noProof/>
        </w:rPr>
      </w:pPr>
      <w:r w:rsidRPr="002E0EBF">
        <w:rPr>
          <w:noProof/>
        </w:rPr>
        <w:t>Rosenberg, S. M., C. Shee, R. L. Frisch, and P. J. Hastings. 2012. Stress-induced mutation via DNA breaks in Escherichia coli: A molecular mechanism with implications for evolution and medicine. BioEssays 1–8.</w:t>
      </w:r>
    </w:p>
    <w:p w:rsidR="002E0EBF" w:rsidRPr="002E0EBF" w:rsidRDefault="002E0EBF" w:rsidP="00475C27">
      <w:pPr>
        <w:divId w:val="1179462879"/>
        <w:rPr>
          <w:noProof/>
        </w:rPr>
      </w:pPr>
      <w:r w:rsidRPr="002E0EBF">
        <w:rPr>
          <w:noProof/>
        </w:rPr>
        <w:lastRenderedPageBreak/>
        <w:t>Sharp, N. P., and A. F. Agrawal. 2012. Evidence for elevated mutation rates in low-quality genotypes. Proc. Natl. Acad. Sci. 109:6142–6.</w:t>
      </w:r>
    </w:p>
    <w:p w:rsidR="002E0EBF" w:rsidRPr="002E0EBF" w:rsidRDefault="002E0EBF" w:rsidP="00475C27">
      <w:pPr>
        <w:divId w:val="1179462879"/>
        <w:rPr>
          <w:noProof/>
        </w:rPr>
      </w:pPr>
      <w:r w:rsidRPr="002E0EBF">
        <w:rPr>
          <w:noProof/>
        </w:rPr>
        <w:t>Shaw, F. H., and C. F. Baer. 2011. Fitness-dependent mutation rates in finite populations. J. Evol. Biol. 24:1677–84.</w:t>
      </w:r>
    </w:p>
    <w:p w:rsidR="002E0EBF" w:rsidRPr="002E0EBF" w:rsidRDefault="002E0EBF" w:rsidP="00475C27">
      <w:pPr>
        <w:divId w:val="1179462879"/>
        <w:rPr>
          <w:noProof/>
        </w:rPr>
      </w:pPr>
      <w:r w:rsidRPr="002E0EBF">
        <w:rPr>
          <w:noProof/>
        </w:rPr>
        <w:t>Shor, E., C. a. Fox, and J. R. Broach. 2013. The Yeast Environmental Stress Response Regulates Mutagenesis Induced by Proteotoxic Stress. PLoS Genet. 9:e1003680.</w:t>
      </w:r>
    </w:p>
    <w:p w:rsidR="002E0EBF" w:rsidRPr="002E0EBF" w:rsidRDefault="002E0EBF" w:rsidP="00475C27">
      <w:pPr>
        <w:divId w:val="1179462879"/>
        <w:rPr>
          <w:noProof/>
        </w:rPr>
      </w:pPr>
      <w:r w:rsidRPr="002E0EBF">
        <w:rPr>
          <w:noProof/>
        </w:rPr>
        <w:t>Sniegowski, P. D., P. J. Gerrish, T. Johnson, and A. Shaver. 2000. The evolution of mutation rates: separating causes from consequences. BioEssays 22:1057–66.</w:t>
      </w:r>
    </w:p>
    <w:p w:rsidR="002E0EBF" w:rsidRPr="002E0EBF" w:rsidRDefault="002E0EBF" w:rsidP="00475C27">
      <w:pPr>
        <w:divId w:val="1179462879"/>
        <w:rPr>
          <w:noProof/>
        </w:rPr>
      </w:pPr>
      <w:r w:rsidRPr="002E0EBF">
        <w:rPr>
          <w:noProof/>
        </w:rPr>
        <w:t>Sniegowski, P. D., P. J. Gerrish, and R. E. Lenski. 1997. Evolution of high mutation rates in experimental populations of E. coli. Nature 387:703–5. Nature Publishing Group.</w:t>
      </w:r>
    </w:p>
    <w:p w:rsidR="002E0EBF" w:rsidRPr="002E0EBF" w:rsidRDefault="002E0EBF" w:rsidP="00475C27">
      <w:pPr>
        <w:divId w:val="1179462879"/>
        <w:rPr>
          <w:noProof/>
        </w:rPr>
      </w:pPr>
      <w:r w:rsidRPr="002E0EBF">
        <w:rPr>
          <w:noProof/>
        </w:rPr>
        <w:t>Sung, W., M. S. Ackerman, S. F. Miller, T. G. Doak, and M. Lynch. 2012. Drift-barrier hypothesis and mutation-rate evolution. Proc. Natl. Acad. Sci., doi: 10.1073/pnas.1216223109.</w:t>
      </w:r>
    </w:p>
    <w:p w:rsidR="002E0EBF" w:rsidRPr="002E0EBF" w:rsidRDefault="002E0EBF" w:rsidP="00475C27">
      <w:pPr>
        <w:divId w:val="1179462879"/>
        <w:rPr>
          <w:noProof/>
        </w:rPr>
      </w:pPr>
      <w:r w:rsidRPr="002E0EBF">
        <w:rPr>
          <w:noProof/>
        </w:rPr>
        <w:t>Taddei, F., M. Radman, J. Maynard Smith, B. Toupance, P.-H. Gouyon, and B. Godelle. 1997. Role of mutator alleles in adaptive evolution. Nature 387:700–2.</w:t>
      </w:r>
    </w:p>
    <w:p w:rsidR="002E0EBF" w:rsidRPr="002E0EBF" w:rsidRDefault="002E0EBF" w:rsidP="00475C27">
      <w:pPr>
        <w:divId w:val="1179462879"/>
        <w:rPr>
          <w:noProof/>
        </w:rPr>
      </w:pPr>
      <w:r w:rsidRPr="002E0EBF">
        <w:rPr>
          <w:noProof/>
        </w:rPr>
        <w:t>Tenaillon, O., E. Denamur, and I. Matic. 2004. Evolutionary significance of stress-induced mutagenesis in bacteria. Trends Microbiol. 12:264–70.</w:t>
      </w:r>
    </w:p>
    <w:p w:rsidR="002E0EBF" w:rsidRPr="002E0EBF" w:rsidRDefault="002E0EBF" w:rsidP="00475C27">
      <w:pPr>
        <w:divId w:val="1179462879"/>
        <w:rPr>
          <w:noProof/>
        </w:rPr>
      </w:pPr>
      <w:r w:rsidRPr="002E0EBF">
        <w:rPr>
          <w:noProof/>
        </w:rPr>
        <w:t>Tenaillon, O., F. Taddei, M. Radman, and I. Matic. 2001. Second-order selection in bacterial evolution: selection acting on mutation and recombination rates in the course of adaptation. Res. Microbiol. 152:11–6.</w:t>
      </w:r>
    </w:p>
    <w:p w:rsidR="002E0EBF" w:rsidRPr="002E0EBF" w:rsidRDefault="002E0EBF" w:rsidP="00475C27">
      <w:pPr>
        <w:divId w:val="1179462879"/>
        <w:rPr>
          <w:noProof/>
        </w:rPr>
      </w:pPr>
      <w:r w:rsidRPr="002E0EBF">
        <w:rPr>
          <w:noProof/>
        </w:rPr>
        <w:t>Torres-Barceló, C., G. Cabot, A. Oliver, A. Buckling, and R. C. Maclean. 2013. A trade-off between oxidative stress resistance and DNA repair plays a role in the evolution of elevated mutation rates in bacteria. Proc. Biol. Sci. 280:20130007.</w:t>
      </w:r>
    </w:p>
    <w:p w:rsidR="002E0EBF" w:rsidRPr="002E0EBF" w:rsidRDefault="002E0EBF" w:rsidP="00475C27">
      <w:pPr>
        <w:divId w:val="1179462879"/>
        <w:rPr>
          <w:noProof/>
        </w:rPr>
      </w:pPr>
      <w:r w:rsidRPr="002E0EBF">
        <w:rPr>
          <w:noProof/>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2E0EBF" w:rsidRPr="002E0EBF" w:rsidRDefault="002E0EBF" w:rsidP="00475C27">
      <w:pPr>
        <w:divId w:val="1179462879"/>
        <w:rPr>
          <w:noProof/>
        </w:rPr>
      </w:pPr>
      <w:r w:rsidRPr="002E0EBF">
        <w:rPr>
          <w:noProof/>
        </w:rPr>
        <w:t>Wade, M., and C. Goodnight. 1991. Wright’s shifting balance theory: an experimental study. Science (80-. ). 253:1015–1018.</w:t>
      </w:r>
    </w:p>
    <w:p w:rsidR="002E0EBF" w:rsidRPr="002E0EBF" w:rsidRDefault="002E0EBF" w:rsidP="00475C27">
      <w:pPr>
        <w:divId w:val="1179462879"/>
        <w:rPr>
          <w:noProof/>
        </w:rPr>
      </w:pPr>
      <w:r w:rsidRPr="002E0EBF">
        <w:rPr>
          <w:noProof/>
        </w:rPr>
        <w:t>Weissman, D. B., M. M. Desai, D. S. Fisher, and M. W. Feldman. 2009. The rate at which asexual populations cross fitness valleys. Theor. Popul. Biol. 75:286–300. Elsevier Inc.</w:t>
      </w:r>
    </w:p>
    <w:p w:rsidR="002E0EBF" w:rsidRPr="002E0EBF" w:rsidRDefault="002E0EBF" w:rsidP="00475C27">
      <w:pPr>
        <w:divId w:val="1179462879"/>
        <w:rPr>
          <w:noProof/>
        </w:rPr>
      </w:pPr>
      <w:r w:rsidRPr="002E0EBF">
        <w:rPr>
          <w:noProof/>
        </w:rPr>
        <w:lastRenderedPageBreak/>
        <w:t>Whitlock, M. C. 1997. Founder Effects and Peak Shifts Without Genetic Drift: Adaptive Peak Shifts Occur Easily When Environments Fluctuate Slightly. Evolution (N. Y). 51:1044.</w:t>
      </w:r>
    </w:p>
    <w:p w:rsidR="002E0EBF" w:rsidRPr="002E0EBF" w:rsidRDefault="002E0EBF" w:rsidP="00475C27">
      <w:pPr>
        <w:divId w:val="1179462879"/>
        <w:rPr>
          <w:noProof/>
        </w:rPr>
      </w:pPr>
      <w:r w:rsidRPr="002E0EBF">
        <w:rPr>
          <w:noProof/>
        </w:rPr>
        <w:t>Whitlock, M. C. 1995. Variance-Induced Peak Shifts. Evolution (N. Y). 49:252.</w:t>
      </w:r>
    </w:p>
    <w:p w:rsidR="002E0EBF" w:rsidRPr="002E0EBF" w:rsidRDefault="002E0EBF" w:rsidP="00475C27">
      <w:pPr>
        <w:divId w:val="1179462879"/>
        <w:rPr>
          <w:noProof/>
        </w:rPr>
      </w:pPr>
      <w:r w:rsidRPr="002E0EBF">
        <w:rPr>
          <w:noProof/>
        </w:rPr>
        <w:t>Whitlock, M. C., and P. C. Phillips. 2000. The exquisite corpse: a shifting view of the shifting balance. Trends Ecol. Evol. 15:347–348.</w:t>
      </w:r>
    </w:p>
    <w:p w:rsidR="002E0EBF" w:rsidRPr="002E0EBF" w:rsidRDefault="002E0EBF" w:rsidP="00475C27">
      <w:pPr>
        <w:divId w:val="1179462879"/>
        <w:rPr>
          <w:noProof/>
        </w:rPr>
      </w:pPr>
      <w:r w:rsidRPr="002E0EBF">
        <w:rPr>
          <w:noProof/>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2E0EBF" w:rsidRPr="002E0EBF" w:rsidRDefault="002E0EBF" w:rsidP="00475C27">
      <w:pPr>
        <w:divId w:val="1179462879"/>
        <w:rPr>
          <w:noProof/>
        </w:rPr>
      </w:pPr>
      <w:r w:rsidRPr="002E0EBF">
        <w:rPr>
          <w:noProof/>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0EBF" w:rsidRPr="002E0EBF" w:rsidRDefault="002E0EBF" w:rsidP="00475C27">
      <w:pPr>
        <w:divId w:val="1179462879"/>
        <w:rPr>
          <w:noProof/>
        </w:rPr>
      </w:pPr>
      <w:r w:rsidRPr="002E0EBF">
        <w:rPr>
          <w:noProof/>
        </w:rPr>
        <w:t>Wright, S. 1931. Evolution in Mendelian Populations. Genetics 16:97–159.</w:t>
      </w:r>
    </w:p>
    <w:p w:rsidR="002E0EBF" w:rsidRPr="002E0EBF" w:rsidRDefault="002E0EBF" w:rsidP="00475C27">
      <w:pPr>
        <w:divId w:val="1179462879"/>
        <w:rPr>
          <w:noProof/>
        </w:rPr>
      </w:pPr>
      <w:r w:rsidRPr="002E0EBF">
        <w:rPr>
          <w:noProof/>
        </w:rPr>
        <w:t xml:space="preserve">Wright, S. 1988. Surfaces of selective value revisited. Am. Nat. 131:115–123. </w:t>
      </w:r>
    </w:p>
    <w:p w:rsidR="00347C94" w:rsidRPr="00347C94" w:rsidRDefault="007F0A97" w:rsidP="00475C27">
      <w:pPr>
        <w:divId w:val="1304196526"/>
      </w:pPr>
      <w:r>
        <w:fldChar w:fldCharType="end"/>
      </w:r>
      <w:bookmarkEnd w:id="9"/>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0" w:name="_Ref360530640"/>
      <w:bookmarkStart w:id="11" w:name="_Ref363980873"/>
      <w:r>
        <w:t xml:space="preserve">Appendix </w:t>
      </w:r>
      <w:bookmarkEnd w:id="10"/>
      <w:r w:rsidR="000F7D03">
        <w:t>1</w:t>
      </w:r>
      <w:bookmarkEnd w:id="11"/>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lastRenderedPageBreak/>
        <w:t xml:space="preserve">For a population with </w:t>
      </w:r>
      <w:r w:rsidR="00CB2260">
        <w:t>SIM</w:t>
      </w:r>
      <w:r w:rsidR="0002786D">
        <w:t>:</w:t>
      </w:r>
    </w:p>
    <w:p w:rsidR="0002786D" w:rsidRPr="005579CA" w:rsidRDefault="007F4B1F"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r>
        <w:rPr>
          <w:i/>
          <w:iCs/>
        </w:rPr>
        <w:t>Us</w:t>
      </w:r>
      <w:r w:rsidR="00CB2260">
        <w:t>&lt;</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7F4B1F"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7F4B1F"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2" w:name="_Ref360530760"/>
      <w:bookmarkStart w:id="13" w:name="_Ref363980888"/>
      <w:r>
        <w:t>Appendix</w:t>
      </w:r>
      <w:bookmarkEnd w:id="12"/>
      <w:r w:rsidR="000F7D03">
        <w:t xml:space="preserve"> 2</w:t>
      </w:r>
      <w:bookmarkEnd w:id="13"/>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lastRenderedPageBreak/>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proofErr w:type="spellStart"/>
      <w:r w:rsidRPr="00544FA2">
        <w:rPr>
          <w:i/>
          <w:iCs/>
        </w:rPr>
        <w:t>sH</w:t>
      </w:r>
      <w:proofErr w:type="spellEnd"/>
      <w:r>
        <w:t xml:space="preserve"> </w:t>
      </w:r>
      <w:r w:rsidRPr="00544FA2">
        <w:t>is</w:t>
      </w:r>
      <w:bookmarkStart w:id="14" w:name="_Ref360534049"/>
      <w:r w:rsidR="004C5F1B">
        <w:t xml:space="preserve"> small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5" w:name="_Ref363980903"/>
      <w:r>
        <w:t xml:space="preserve">Appendix </w:t>
      </w:r>
      <w:bookmarkEnd w:id="14"/>
      <w:r w:rsidR="000F7D03">
        <w:t>3</w:t>
      </w:r>
      <w:bookmarkEnd w:id="15"/>
    </w:p>
    <w:p w:rsidR="00335E62" w:rsidRPr="00335E62" w:rsidRDefault="005447DA" w:rsidP="002A0DCC">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E0EB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2A0DCC">
        <w:rPr>
          <w:lang w:bidi="hi-IN"/>
        </w:rPr>
        <w:instrText xml:space="preserve"> \* MERGEFORMAT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7F4B1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7F4B1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7F4B1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7F4B1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7F4B1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t>Figures</w:t>
      </w:r>
    </w:p>
    <w:p w:rsidR="003C4248" w:rsidRDefault="003C4248" w:rsidP="002A0DCC">
      <w:pPr>
        <w:keepNext/>
        <w:spacing w:line="480" w:lineRule="auto"/>
        <w:jc w:val="center"/>
      </w:pPr>
      <w:r>
        <w:rPr>
          <w:noProof/>
        </w:rPr>
        <w:drawing>
          <wp:inline distT="0" distB="0" distL="0" distR="0" wp14:anchorId="36A1F96C" wp14:editId="7EEA77A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w:t>
      </w:r>
      <w:r w:rsidRPr="000D56CE">
        <w:lastRenderedPageBreak/>
        <w:t xml:space="preserve">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drawing>
          <wp:inline distT="0" distB="0" distL="0" distR="0" wp14:anchorId="03FC3BB3" wp14:editId="7E8AFE31">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35469889" wp14:editId="70568779">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8" w:name="_Ref363979903"/>
      <w:r w:rsidRPr="003C4248">
        <w:rPr>
          <w:b/>
          <w:bCs/>
          <w:sz w:val="16"/>
          <w:szCs w:val="16"/>
        </w:rPr>
        <w:lastRenderedPageBreak/>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29826A4" wp14:editId="620F3AD1">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2A0DCC">
      <w:pPr>
        <w:pStyle w:val="FigureLegend"/>
        <w:spacing w:line="480" w:lineRule="auto"/>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0EB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0EB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0EB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4B1F" w:rsidRDefault="007F4B1F" w:rsidP="009A122D">
      <w:pPr>
        <w:spacing w:after="0" w:line="240" w:lineRule="auto"/>
      </w:pPr>
      <w:r>
        <w:separator/>
      </w:r>
    </w:p>
  </w:endnote>
  <w:endnote w:type="continuationSeparator" w:id="0">
    <w:p w:rsidR="007F4B1F" w:rsidRDefault="007F4B1F"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5FC91041-8E7D-4E9E-B50B-A12E55EEEF44}"/>
    <w:embedBold r:id="rId2" w:fontKey="{E1DF6230-6525-46C6-9013-7CF1F93B6C4D}"/>
    <w:embedItalic r:id="rId3" w:fontKey="{3B783F30-07DD-4375-85F6-43DB73BC2FF0}"/>
    <w:embedBoldItalic r:id="rId4" w:fontKey="{48060924-0A1A-41EC-A043-1481835B02CF}"/>
  </w:font>
  <w:font w:name="Tahoma">
    <w:panose1 w:val="020B0604030504040204"/>
    <w:charset w:val="00"/>
    <w:family w:val="swiss"/>
    <w:pitch w:val="variable"/>
    <w:sig w:usb0="E1002EFF" w:usb1="C000605B" w:usb2="00000029" w:usb3="00000000" w:csb0="000101FF" w:csb1="00000000"/>
    <w:embedRegular r:id="rId5" w:fontKey="{12F2AD14-DE05-4ABD-93E8-F2EBBC527037}"/>
  </w:font>
  <w:font w:name="cmr10">
    <w:charset w:val="00"/>
    <w:family w:val="swiss"/>
    <w:pitch w:val="variable"/>
    <w:sig w:usb0="00000003" w:usb1="00000000" w:usb2="00000000" w:usb3="00000000" w:csb0="00000001" w:csb1="00000000"/>
    <w:embedRegular r:id="rId6" w:fontKey="{F9ED6553-0995-48BF-B5DC-2BE8C674752D}"/>
  </w:font>
  <w:font w:name="Cambria Math">
    <w:panose1 w:val="02040503050406030204"/>
    <w:charset w:val="00"/>
    <w:family w:val="roman"/>
    <w:pitch w:val="variable"/>
    <w:sig w:usb0="E00002FF" w:usb1="420024FF" w:usb2="00000000" w:usb3="00000000" w:csb0="0000019F" w:csb1="00000000"/>
    <w:embedItalic r:id="rId7" w:fontKey="{F16DE951-4976-4DE2-B3EB-75B41210EC8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475C27">
          <w:rPr>
            <w:noProof/>
          </w:rPr>
          <w:t>18</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4B1F" w:rsidRDefault="007F4B1F" w:rsidP="009A122D">
      <w:pPr>
        <w:spacing w:after="0" w:line="240" w:lineRule="auto"/>
      </w:pPr>
      <w:r>
        <w:separator/>
      </w:r>
    </w:p>
  </w:footnote>
  <w:footnote w:type="continuationSeparator" w:id="0">
    <w:p w:rsidR="007F4B1F" w:rsidRDefault="007F4B1F"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C745E"/>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84C3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54C0"/>
    <w:rsid w:val="002D501F"/>
    <w:rsid w:val="002D7506"/>
    <w:rsid w:val="002E0EBF"/>
    <w:rsid w:val="002F4E2F"/>
    <w:rsid w:val="00305197"/>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5C27"/>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0F02"/>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3220"/>
    <w:rsid w:val="006D5802"/>
    <w:rsid w:val="006F4747"/>
    <w:rsid w:val="00701833"/>
    <w:rsid w:val="007058D2"/>
    <w:rsid w:val="00720682"/>
    <w:rsid w:val="00723F0C"/>
    <w:rsid w:val="00733446"/>
    <w:rsid w:val="00753267"/>
    <w:rsid w:val="0077094B"/>
    <w:rsid w:val="00775F58"/>
    <w:rsid w:val="007A2944"/>
    <w:rsid w:val="007B25AD"/>
    <w:rsid w:val="007C4DDB"/>
    <w:rsid w:val="007E25F3"/>
    <w:rsid w:val="007E6659"/>
    <w:rsid w:val="007F0A97"/>
    <w:rsid w:val="007F101A"/>
    <w:rsid w:val="007F4B1F"/>
    <w:rsid w:val="007F656F"/>
    <w:rsid w:val="008062FB"/>
    <w:rsid w:val="00806F37"/>
    <w:rsid w:val="00812097"/>
    <w:rsid w:val="00812DB3"/>
    <w:rsid w:val="00817B34"/>
    <w:rsid w:val="00824294"/>
    <w:rsid w:val="0082586B"/>
    <w:rsid w:val="00830F34"/>
    <w:rsid w:val="0085140E"/>
    <w:rsid w:val="00851EBB"/>
    <w:rsid w:val="008643AC"/>
    <w:rsid w:val="00870ED3"/>
    <w:rsid w:val="008752E9"/>
    <w:rsid w:val="008851DB"/>
    <w:rsid w:val="00890BB3"/>
    <w:rsid w:val="008967F9"/>
    <w:rsid w:val="008A0C66"/>
    <w:rsid w:val="008A35F3"/>
    <w:rsid w:val="008A5282"/>
    <w:rsid w:val="008E3DFA"/>
    <w:rsid w:val="008E7880"/>
    <w:rsid w:val="008F5983"/>
    <w:rsid w:val="009040D1"/>
    <w:rsid w:val="00917C32"/>
    <w:rsid w:val="009207F0"/>
    <w:rsid w:val="00925154"/>
    <w:rsid w:val="00927B26"/>
    <w:rsid w:val="00932C9B"/>
    <w:rsid w:val="0094207C"/>
    <w:rsid w:val="0094540E"/>
    <w:rsid w:val="0094679F"/>
    <w:rsid w:val="00946A45"/>
    <w:rsid w:val="00946BF8"/>
    <w:rsid w:val="0095303A"/>
    <w:rsid w:val="009602F2"/>
    <w:rsid w:val="00961209"/>
    <w:rsid w:val="00961EB6"/>
    <w:rsid w:val="00963766"/>
    <w:rsid w:val="00975E44"/>
    <w:rsid w:val="009770F6"/>
    <w:rsid w:val="009850ED"/>
    <w:rsid w:val="00986F1F"/>
    <w:rsid w:val="00992FC4"/>
    <w:rsid w:val="009969E9"/>
    <w:rsid w:val="009A0E7D"/>
    <w:rsid w:val="009A122D"/>
    <w:rsid w:val="009A2A4B"/>
    <w:rsid w:val="009D3762"/>
    <w:rsid w:val="009D699D"/>
    <w:rsid w:val="009E654C"/>
    <w:rsid w:val="009F5B3A"/>
    <w:rsid w:val="00A0028F"/>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AE4A3F"/>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4716C"/>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7DD7"/>
    <w:rsid w:val="00F100B3"/>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F7DFA5-A69D-4139-83B9-EC9AEC480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8</TotalTime>
  <Pages>24</Pages>
  <Words>29357</Words>
  <Characters>146787</Characters>
  <Application>Microsoft Office Word</Application>
  <DocSecurity>0</DocSecurity>
  <Lines>1223</Lines>
  <Paragraphs>35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5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67</cp:revision>
  <dcterms:created xsi:type="dcterms:W3CDTF">2013-08-25T12:42:00Z</dcterms:created>
  <dcterms:modified xsi:type="dcterms:W3CDTF">2013-10-09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